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701C1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w:t>
      </w:r>
      <w:r w:rsidR="00F65455">
        <w:rPr>
          <w:rFonts w:cstheme="minorHAnsi"/>
          <w:bCs/>
          <w:sz w:val="24"/>
          <w:szCs w:val="24"/>
        </w:rPr>
        <w:lastRenderedPageBreak/>
        <w:t xml:space="preserve">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72169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6]","plainTextFormattedCitation":"[6]","previouslyFormattedCitation":"[7]"},"properties":{"noteIndex":0},"schema":"https://github.com/citation-style-language/schema/raw/master/csl-citation.json"}</w:instrText>
      </w:r>
      <w:r w:rsidR="00721695">
        <w:rPr>
          <w:rFonts w:cstheme="minorHAnsi"/>
          <w:bCs/>
          <w:sz w:val="24"/>
          <w:szCs w:val="24"/>
        </w:rPr>
        <w:fldChar w:fldCharType="separate"/>
      </w:r>
      <w:r w:rsidR="00721695" w:rsidRPr="00721695">
        <w:rPr>
          <w:rFonts w:cstheme="minorHAnsi"/>
          <w:bCs/>
          <w:noProof/>
          <w:sz w:val="24"/>
          <w:szCs w:val="24"/>
        </w:rPr>
        <w:t>[6]</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72169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7]","plainTextFormattedCitation":"[7]","previouslyFormattedCitation":"[6]"},"properties":{"noteIndex":0},"schema":"https://github.com/citation-style-language/schema/raw/master/csl-citation.json"}</w:instrText>
      </w:r>
      <w:r w:rsidR="004B0E8D">
        <w:rPr>
          <w:rFonts w:cstheme="minorHAnsi"/>
          <w:bCs/>
          <w:sz w:val="24"/>
          <w:szCs w:val="24"/>
        </w:rPr>
        <w:fldChar w:fldCharType="separate"/>
      </w:r>
      <w:r w:rsidR="00721695" w:rsidRPr="00721695">
        <w:rPr>
          <w:rFonts w:cstheme="minorHAnsi"/>
          <w:bCs/>
          <w:noProof/>
          <w:sz w:val="24"/>
          <w:szCs w:val="24"/>
        </w:rPr>
        <w:t>[7]</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7650A336" w14:textId="3BAC6788" w:rsidR="00254F4D" w:rsidRDefault="00E65E81" w:rsidP="00F418D4">
      <w:pPr>
        <w:rPr>
          <w:rFonts w:cstheme="minorHAnsi"/>
          <w:bCs/>
        </w:rPr>
      </w:pPr>
      <w:r>
        <w:rPr>
          <w:rFonts w:cstheme="minorHAnsi"/>
          <w:bCs/>
        </w:rPr>
        <w:t>L</w:t>
      </w:r>
      <w:r w:rsidR="00F418D4" w:rsidRPr="00F418D4">
        <w:rPr>
          <w:rFonts w:cstheme="minorHAnsi"/>
          <w:bCs/>
        </w:rPr>
        <w:t xml:space="preserve">ogistic regression was among the best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72169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eviously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37327E">
        <w:rPr>
          <w:rFonts w:cstheme="minorHAnsi"/>
          <w:bCs/>
        </w:rPr>
        <w:t>.</w:t>
      </w:r>
    </w:p>
    <w:p w14:paraId="6078B3A0" w14:textId="77777777" w:rsidR="00F418D4" w:rsidRDefault="00F418D4" w:rsidP="00F418D4">
      <w:pPr>
        <w:rPr>
          <w:rFonts w:cstheme="minorHAnsi"/>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w:t>
      </w:r>
      <w:r w:rsidRPr="00AB472B">
        <w:rPr>
          <w:rFonts w:cstheme="minorHAnsi"/>
        </w:rPr>
        <w:lastRenderedPageBreak/>
        <w:t xml:space="preserve">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6B55"/>
    <w:rsid w:val="00044DBB"/>
    <w:rsid w:val="0004551D"/>
    <w:rsid w:val="00045EA3"/>
    <w:rsid w:val="0004753E"/>
    <w:rsid w:val="00051161"/>
    <w:rsid w:val="00056A6F"/>
    <w:rsid w:val="00056BBD"/>
    <w:rsid w:val="00057F25"/>
    <w:rsid w:val="00062385"/>
    <w:rsid w:val="0006354B"/>
    <w:rsid w:val="00066739"/>
    <w:rsid w:val="000669B8"/>
    <w:rsid w:val="000719C8"/>
    <w:rsid w:val="00074315"/>
    <w:rsid w:val="0007448A"/>
    <w:rsid w:val="0009136E"/>
    <w:rsid w:val="00092B67"/>
    <w:rsid w:val="00093E29"/>
    <w:rsid w:val="00095711"/>
    <w:rsid w:val="00096A82"/>
    <w:rsid w:val="00096C25"/>
    <w:rsid w:val="000A1C6E"/>
    <w:rsid w:val="000A1E1A"/>
    <w:rsid w:val="000A4C53"/>
    <w:rsid w:val="000A56D1"/>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41DB6"/>
    <w:rsid w:val="002425C7"/>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070F9"/>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1562"/>
    <w:rsid w:val="0037327E"/>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32CD"/>
    <w:rsid w:val="00687F0C"/>
    <w:rsid w:val="00690C09"/>
    <w:rsid w:val="00692A24"/>
    <w:rsid w:val="006A1EE7"/>
    <w:rsid w:val="006A384E"/>
    <w:rsid w:val="006A5511"/>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1695"/>
    <w:rsid w:val="00725559"/>
    <w:rsid w:val="00734394"/>
    <w:rsid w:val="00737734"/>
    <w:rsid w:val="00741C07"/>
    <w:rsid w:val="007459BC"/>
    <w:rsid w:val="00751674"/>
    <w:rsid w:val="00751CF5"/>
    <w:rsid w:val="00755E44"/>
    <w:rsid w:val="00756D95"/>
    <w:rsid w:val="0076034B"/>
    <w:rsid w:val="00762259"/>
    <w:rsid w:val="00765339"/>
    <w:rsid w:val="00774C0B"/>
    <w:rsid w:val="00782C1C"/>
    <w:rsid w:val="00786135"/>
    <w:rsid w:val="0079076A"/>
    <w:rsid w:val="00794E0C"/>
    <w:rsid w:val="0079603D"/>
    <w:rsid w:val="00796612"/>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32D8"/>
    <w:rsid w:val="00821822"/>
    <w:rsid w:val="0082192D"/>
    <w:rsid w:val="00823243"/>
    <w:rsid w:val="00825016"/>
    <w:rsid w:val="00825BA7"/>
    <w:rsid w:val="00830190"/>
    <w:rsid w:val="00834804"/>
    <w:rsid w:val="00836123"/>
    <w:rsid w:val="008440C9"/>
    <w:rsid w:val="008478FD"/>
    <w:rsid w:val="00852ECA"/>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F26CE"/>
    <w:rsid w:val="008F3791"/>
    <w:rsid w:val="0090039F"/>
    <w:rsid w:val="00901BC0"/>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C473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09FF"/>
    <w:rsid w:val="00D6415B"/>
    <w:rsid w:val="00D70836"/>
    <w:rsid w:val="00D71697"/>
    <w:rsid w:val="00D75E9E"/>
    <w:rsid w:val="00D81DEB"/>
    <w:rsid w:val="00D82576"/>
    <w:rsid w:val="00D82C2D"/>
    <w:rsid w:val="00D83218"/>
    <w:rsid w:val="00D85695"/>
    <w:rsid w:val="00D9102D"/>
    <w:rsid w:val="00D917B3"/>
    <w:rsid w:val="00D92A15"/>
    <w:rsid w:val="00DA58BB"/>
    <w:rsid w:val="00DB6D55"/>
    <w:rsid w:val="00DB789F"/>
    <w:rsid w:val="00DC59F4"/>
    <w:rsid w:val="00DE3833"/>
    <w:rsid w:val="00DF529F"/>
    <w:rsid w:val="00DF52BD"/>
    <w:rsid w:val="00DF56A7"/>
    <w:rsid w:val="00DF60F6"/>
    <w:rsid w:val="00E01385"/>
    <w:rsid w:val="00E037A5"/>
    <w:rsid w:val="00E05DDD"/>
    <w:rsid w:val="00E12641"/>
    <w:rsid w:val="00E13A3A"/>
    <w:rsid w:val="00E144A2"/>
    <w:rsid w:val="00E21A57"/>
    <w:rsid w:val="00E24EB2"/>
    <w:rsid w:val="00E2577F"/>
    <w:rsid w:val="00E32AED"/>
    <w:rsid w:val="00E32CE7"/>
    <w:rsid w:val="00E42E1D"/>
    <w:rsid w:val="00E4396D"/>
    <w:rsid w:val="00E50BC9"/>
    <w:rsid w:val="00E52C6D"/>
    <w:rsid w:val="00E57B1D"/>
    <w:rsid w:val="00E65952"/>
    <w:rsid w:val="00E65E81"/>
    <w:rsid w:val="00E67607"/>
    <w:rsid w:val="00E94160"/>
    <w:rsid w:val="00EA239B"/>
    <w:rsid w:val="00EA2537"/>
    <w:rsid w:val="00EA5E73"/>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3F22"/>
    <w:rsid w:val="00EE4EA7"/>
    <w:rsid w:val="00EE557D"/>
    <w:rsid w:val="00EE6AF1"/>
    <w:rsid w:val="00EE6E42"/>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56A3D"/>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18</Pages>
  <Words>7443</Words>
  <Characters>4242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45</cp:revision>
  <dcterms:created xsi:type="dcterms:W3CDTF">2021-01-08T16:04:00Z</dcterms:created>
  <dcterms:modified xsi:type="dcterms:W3CDTF">2021-03-1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